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88148A">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
      <w:r>
        <w:rPr>
          <w:rFonts w:ascii="Times New Roman" w:eastAsia="Times New Roman" w:hAnsi="Times New Roman" w:cs="Times New Roman"/>
          <w:sz w:val="24"/>
          <w:szCs w:val="24"/>
        </w:rPr>
        <w:t xml:space="preserve">convoluted </w:t>
      </w:r>
      <w:commentRangeStart w:id="2"/>
      <w:r>
        <w:rPr>
          <w:rFonts w:ascii="Times New Roman" w:eastAsia="Times New Roman" w:hAnsi="Times New Roman" w:cs="Times New Roman"/>
          <w:sz w:val="24"/>
          <w:szCs w:val="24"/>
        </w:rPr>
        <w:t>race</w:t>
      </w:r>
      <w:commentRangeEnd w:id="2"/>
      <w:r w:rsidR="00ED6B98">
        <w:rPr>
          <w:rStyle w:val="CommentReference"/>
        </w:rPr>
        <w:commentReference w:id="2"/>
      </w:r>
      <w:r>
        <w:rPr>
          <w:rFonts w:ascii="Times New Roman" w:eastAsia="Times New Roman" w:hAnsi="Times New Roman" w:cs="Times New Roman"/>
          <w:sz w:val="24"/>
          <w:szCs w:val="24"/>
        </w:rPr>
        <w:t xml:space="preserve"> against time</w:t>
      </w:r>
      <w:commentRangeEnd w:id="1"/>
      <w:r w:rsidR="00C809C8">
        <w:rPr>
          <w:rStyle w:val="CommentReference"/>
        </w:rPr>
        <w:commentReference w:id="1"/>
      </w:r>
      <w:r>
        <w:rPr>
          <w:rFonts w:ascii="Times New Roman" w:eastAsia="Times New Roman" w:hAnsi="Times New Roman" w:cs="Times New Roman"/>
          <w:sz w:val="24"/>
          <w:szCs w:val="24"/>
        </w:rPr>
        <w:t xml:space="preserve">. Predicted changes in biological, economic, social, and political systems mean that current conservation investments are </w:t>
      </w:r>
      <w:commentRangeStart w:id="3"/>
      <w:r>
        <w:rPr>
          <w:rFonts w:ascii="Times New Roman" w:eastAsia="Times New Roman" w:hAnsi="Times New Roman" w:cs="Times New Roman"/>
          <w:sz w:val="24"/>
          <w:szCs w:val="24"/>
        </w:rPr>
        <w:t>risky</w:t>
      </w:r>
      <w:commentRangeEnd w:id="3"/>
      <w:r w:rsidR="00ED6B98">
        <w:rPr>
          <w:rStyle w:val="CommentReference"/>
        </w:rPr>
        <w:commentReference w:id="3"/>
      </w:r>
      <w:r>
        <w:rPr>
          <w:rFonts w:ascii="Times New Roman" w:eastAsia="Times New Roman" w:hAnsi="Times New Roman" w:cs="Times New Roman"/>
          <w:sz w:val="24"/>
          <w:szCs w:val="24"/>
        </w:rPr>
        <w:t xml:space="preserve">. However, investing in conservation projects that have </w:t>
      </w:r>
      <w:commentRangeStart w:id="4"/>
      <w:r>
        <w:rPr>
          <w:rFonts w:ascii="Times New Roman" w:eastAsia="Times New Roman" w:hAnsi="Times New Roman" w:cs="Times New Roman"/>
          <w:sz w:val="24"/>
          <w:szCs w:val="24"/>
        </w:rPr>
        <w:t>high socio-politica</w:t>
      </w:r>
      <w:commentRangeEnd w:id="4"/>
      <w:r w:rsidR="00C809C8">
        <w:rPr>
          <w:rStyle w:val="CommentReference"/>
        </w:rPr>
        <w:commentReference w:id="4"/>
      </w:r>
      <w:r>
        <w:rPr>
          <w:rFonts w:ascii="Times New Roman" w:eastAsia="Times New Roman" w:hAnsi="Times New Roman" w:cs="Times New Roman"/>
          <w:sz w:val="24"/>
          <w:szCs w:val="24"/>
        </w:rPr>
        <w:t xml:space="preserve">l risk may be the most feasible mechanism to buffer high biodiversity against future change. As climate change and land-cover change continue </w:t>
      </w:r>
      <w:commentRangeStart w:id="5"/>
      <w:r>
        <w:rPr>
          <w:rFonts w:ascii="Times New Roman" w:eastAsia="Times New Roman" w:hAnsi="Times New Roman" w:cs="Times New Roman"/>
          <w:sz w:val="24"/>
          <w:szCs w:val="24"/>
        </w:rPr>
        <w:t xml:space="preserve">to intensify </w:t>
      </w:r>
      <w:commentRangeEnd w:id="5"/>
      <w:r w:rsidR="0082609E">
        <w:rPr>
          <w:rStyle w:val="CommentReference"/>
        </w:rPr>
        <w:commentReference w:id="5"/>
      </w:r>
      <w:r>
        <w:rPr>
          <w:rFonts w:ascii="Times New Roman" w:eastAsia="Times New Roman" w:hAnsi="Times New Roman" w:cs="Times New Roman"/>
          <w:sz w:val="24"/>
          <w:szCs w:val="24"/>
        </w:rPr>
        <w:t xml:space="preserve">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w:t>
      </w:r>
      <w:commentRangeStart w:id="6"/>
      <w:r>
        <w:rPr>
          <w:rFonts w:ascii="Times New Roman" w:eastAsia="Times New Roman" w:hAnsi="Times New Roman" w:cs="Times New Roman"/>
          <w:sz w:val="24"/>
          <w:szCs w:val="24"/>
        </w:rPr>
        <w:t>of</w:t>
      </w:r>
      <w:commentRangeEnd w:id="6"/>
      <w:r w:rsidR="00ED6B98">
        <w:rPr>
          <w:rStyle w:val="CommentReference"/>
        </w:rPr>
        <w:commentReference w:id="6"/>
      </w:r>
      <w:r>
        <w:rPr>
          <w:rFonts w:ascii="Times New Roman" w:eastAsia="Times New Roman" w:hAnsi="Times New Roman" w:cs="Times New Roman"/>
          <w:sz w:val="24"/>
          <w:szCs w:val="24"/>
        </w:rPr>
        <w:t xml:space="preserve"> land use.  These approaches do not balance cost nor do they address sources of risk </w:t>
      </w:r>
      <w:commentRangeStart w:id="7"/>
      <w:r>
        <w:rPr>
          <w:rFonts w:ascii="Times New Roman" w:eastAsia="Times New Roman" w:hAnsi="Times New Roman" w:cs="Times New Roman"/>
          <w:sz w:val="24"/>
          <w:szCs w:val="24"/>
        </w:rPr>
        <w:t>such as political instability and corruption; weak governance; systemic crisis</w:t>
      </w:r>
      <w:commentRangeEnd w:id="7"/>
      <w:r w:rsidR="0082609E">
        <w:rPr>
          <w:rStyle w:val="CommentReference"/>
        </w:rPr>
        <w:commentReference w:id="7"/>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8"/>
      <w:r>
        <w:rPr>
          <w:rFonts w:ascii="Times New Roman" w:eastAsia="Times New Roman" w:hAnsi="Times New Roman" w:cs="Times New Roman"/>
          <w:sz w:val="24"/>
          <w:szCs w:val="24"/>
        </w:rPr>
        <w:t xml:space="preserve">the elements of risk </w:t>
      </w:r>
      <w:commentRangeEnd w:id="8"/>
      <w:r w:rsidR="00C7450E">
        <w:rPr>
          <w:rStyle w:val="CommentReference"/>
        </w:rPr>
        <w:commentReference w:id="8"/>
      </w:r>
      <w:r>
        <w:rPr>
          <w:rFonts w:ascii="Times New Roman" w:eastAsia="Times New Roman" w:hAnsi="Times New Roman" w:cs="Times New Roman"/>
          <w:sz w:val="24"/>
          <w:szCs w:val="24"/>
        </w:rPr>
        <w:t>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9"/>
      <w:r w:rsidRPr="00682A20">
        <w:rPr>
          <w:rFonts w:ascii="Times New Roman" w:hAnsi="Times New Roman" w:cs="Times New Roman"/>
          <w:b/>
          <w:bCs/>
          <w:sz w:val="24"/>
          <w:szCs w:val="24"/>
        </w:rPr>
        <w:lastRenderedPageBreak/>
        <w:t>Main text</w:t>
      </w:r>
      <w:commentRangeEnd w:id="9"/>
      <w:r w:rsidR="00E3385D" w:rsidRPr="00682A20">
        <w:rPr>
          <w:rStyle w:val="CommentReference"/>
          <w:b/>
          <w:bCs/>
        </w:rPr>
        <w:commentReference w:id="9"/>
      </w:r>
    </w:p>
    <w:p w14:paraId="2F9B51BC" w14:textId="77777777" w:rsidR="00DC486E"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10"/>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11"/>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commentRangeEnd w:id="11"/>
      <w:r w:rsidR="00B60512">
        <w:rPr>
          <w:rStyle w:val="CommentReference"/>
        </w:rPr>
        <w:commentReference w:id="11"/>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12"/>
      <w:r>
        <w:rPr>
          <w:rFonts w:ascii="Times New Roman" w:eastAsia="Times New Roman" w:hAnsi="Times New Roman" w:cs="Times New Roman"/>
          <w:sz w:val="24"/>
          <w:szCs w:val="24"/>
        </w:rPr>
        <w:t>result</w:t>
      </w:r>
      <w:commentRangeEnd w:id="12"/>
      <w:r w:rsidR="00931BF7">
        <w:rPr>
          <w:rStyle w:val="CommentReference"/>
        </w:rPr>
        <w:commentReference w:id="12"/>
      </w:r>
      <w:r>
        <w:rPr>
          <w:rFonts w:ascii="Times New Roman" w:eastAsia="Times New Roman" w:hAnsi="Times New Roman" w:cs="Times New Roman"/>
          <w:sz w:val="24"/>
          <w:szCs w:val="24"/>
        </w:rPr>
        <w:t xml:space="preserve">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13" w:name="_heading=h.gjdgxs" w:colFirst="0" w:colLast="0"/>
      <w:bookmarkEnd w:id="13"/>
    </w:p>
    <w:sdt>
      <w:sdtPr>
        <w:tag w:val="goog_rdk_1"/>
        <w:id w:val="-143594864"/>
      </w:sdtPr>
      <w:sdtContent>
        <w:commentRangeStart w:id="14" w:displacedByCustomXml="prev"/>
        <w:p w14:paraId="0791DA70" w14:textId="77777777" w:rsidR="00DC486E" w:rsidRDefault="00DC486E" w:rsidP="0088148A">
          <w:pPr>
            <w:spacing w:before="240" w:after="0" w:line="480" w:lineRule="auto"/>
            <w:rPr>
              <w:ins w:id="15"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Content>
              <w:ins w:id="16"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commentRangeEnd w:id="14"/>
          <w:r w:rsidR="00931BF7">
            <w:rPr>
              <w:rStyle w:val="CommentReference"/>
            </w:rPr>
            <w:commentReference w:id="14"/>
          </w:r>
        </w:p>
      </w:sdtContent>
    </w:sdt>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17"/>
      <w:r>
        <w:rPr>
          <w:rFonts w:ascii="Arial" w:eastAsia="Arial" w:hAnsi="Arial" w:cs="Arial"/>
          <w:color w:val="000000"/>
          <w:sz w:val="24"/>
          <w:szCs w:val="24"/>
        </w:rPr>
        <w:t>to</w:t>
      </w:r>
      <w:commentRangeEnd w:id="17"/>
      <w:r w:rsidR="00931BF7">
        <w:rPr>
          <w:rStyle w:val="CommentReference"/>
        </w:rPr>
        <w:commentReference w:id="17"/>
      </w:r>
      <w:r>
        <w:rPr>
          <w:rFonts w:ascii="Arial" w:eastAsia="Arial" w:hAnsi="Arial" w:cs="Arial"/>
          <w:color w:val="000000"/>
          <w:sz w:val="24"/>
          <w:szCs w:val="24"/>
        </w:rPr>
        <w:t xml:space="preserve"> maximize return on investment</w:t>
      </w:r>
      <w:sdt>
        <w:sdtPr>
          <w:tag w:val="goog_rdk_2"/>
          <w:id w:val="112489363"/>
        </w:sdtPr>
        <w:sdtContent>
          <w:ins w:id="18"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Content>
        <w:p w14:paraId="7DA8C876" w14:textId="77777777" w:rsidR="00DC486E" w:rsidRDefault="005B072F" w:rsidP="0088148A">
          <w:pPr>
            <w:spacing w:after="0" w:line="480" w:lineRule="auto"/>
            <w:rPr>
              <w:ins w:id="19" w:author="Rachel Buxton" w:date="2019-11-14T13:06:00Z"/>
              <w:rFonts w:ascii="Times New Roman" w:eastAsia="Times New Roman" w:hAnsi="Times New Roman" w:cs="Times New Roman"/>
              <w:color w:val="000000"/>
              <w:sz w:val="24"/>
              <w:szCs w:val="24"/>
            </w:rPr>
          </w:pPr>
          <w:sdt>
            <w:sdtPr>
              <w:tag w:val="goog_rdk_4"/>
              <w:id w:val="674537160"/>
            </w:sdtPr>
            <w:sdtContent>
              <w:ins w:id="20"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Content>
        <w:p w14:paraId="4F1F6053" w14:textId="1A789996" w:rsidR="00DC486E" w:rsidRDefault="005B072F" w:rsidP="0088148A">
          <w:pPr>
            <w:spacing w:after="0" w:line="480" w:lineRule="auto"/>
            <w:rPr>
              <w:ins w:id="21" w:author="Rachel Buxton" w:date="2019-11-14T13:06:00Z"/>
              <w:rFonts w:ascii="Times New Roman" w:eastAsia="Times New Roman" w:hAnsi="Times New Roman" w:cs="Times New Roman"/>
              <w:color w:val="000000"/>
              <w:sz w:val="24"/>
              <w:szCs w:val="24"/>
            </w:rPr>
          </w:pPr>
          <w:sdt>
            <w:sdtPr>
              <w:tag w:val="goog_rdk_6"/>
              <w:id w:val="-943459394"/>
              <w:showingPlcHdr/>
            </w:sdtPr>
            <w:sdtContent>
              <w:r w:rsidR="00E144E9">
                <w:t xml:space="preserve">     </w:t>
              </w:r>
            </w:sdtContent>
          </w:sdt>
        </w:p>
      </w:sdtContent>
    </w:sdt>
    <w:sdt>
      <w:sdtPr>
        <w:tag w:val="goog_rdk_11"/>
        <w:id w:val="1857074523"/>
      </w:sdtPr>
      <w:sdtContent>
        <w:p w14:paraId="01BF1F5B" w14:textId="6955A3D9" w:rsidR="00DC486E" w:rsidRDefault="005B072F" w:rsidP="0088148A">
          <w:pPr>
            <w:spacing w:after="0" w:line="480" w:lineRule="auto"/>
            <w:rPr>
              <w:ins w:id="22" w:author="Rachel Buxton" w:date="2019-11-27T14:59:00Z"/>
              <w:rFonts w:ascii="Times New Roman" w:eastAsia="Times New Roman" w:hAnsi="Times New Roman" w:cs="Times New Roman"/>
              <w:sz w:val="24"/>
              <w:szCs w:val="24"/>
            </w:rPr>
          </w:pPr>
          <w:sdt>
            <w:sdtPr>
              <w:tag w:val="goog_rdk_8"/>
              <w:id w:val="918060269"/>
            </w:sdtPr>
            <w:sdtContent>
              <w:ins w:id="23"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Content>
              <w:del w:id="24"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howingPlcHdr/>
            </w:sdtPr>
            <w:sdtContent>
              <w:r w:rsidR="00E144E9">
                <w:t xml:space="preserve">     </w:t>
              </w:r>
            </w:sdtContent>
          </w:sdt>
        </w:p>
      </w:sdtContent>
    </w:sdt>
    <w:p w14:paraId="1C229950" w14:textId="77777777" w:rsidR="00DC486E" w:rsidRDefault="005B072F" w:rsidP="0088148A">
      <w:pPr>
        <w:spacing w:after="0" w:line="480" w:lineRule="auto"/>
        <w:rPr>
          <w:rFonts w:ascii="Times New Roman" w:eastAsia="Times New Roman" w:hAnsi="Times New Roman" w:cs="Times New Roman"/>
          <w:sz w:val="24"/>
          <w:szCs w:val="24"/>
        </w:rPr>
      </w:pPr>
      <w:sdt>
        <w:sdtPr>
          <w:tag w:val="goog_rdk_12"/>
          <w:id w:val="-850101094"/>
        </w:sdtPr>
        <w:sdtContent>
          <w:ins w:id="25" w:author="Rachel Buxton" w:date="2019-11-27T14:59:00Z">
            <w:r w:rsidR="00DC486E">
              <w:t>We might aim to set conservation priorities that are robust to risk and uncertainty (</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ommentRangeEnd w:id="10"/>
      <w:r w:rsidR="00DC486E">
        <w:rPr>
          <w:rStyle w:val="CommentReference"/>
        </w:rPr>
        <w:commentReference w:id="10"/>
      </w:r>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rsidP="0088148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833EB1">
        <w:trPr>
          <w:trHeight w:val="277"/>
        </w:trPr>
        <w:tc>
          <w:tcPr>
            <w:tcW w:w="1391" w:type="dxa"/>
            <w:shd w:val="clear" w:color="auto" w:fill="auto"/>
            <w:noWrap/>
            <w:vAlign w:val="bottom"/>
            <w:hideMark/>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hideMark/>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hideMark/>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hideMark/>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hideMark/>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hideMark/>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hideMark/>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hideMark/>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hideMark/>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833EB1">
        <w:trPr>
          <w:trHeight w:val="277"/>
        </w:trPr>
        <w:tc>
          <w:tcPr>
            <w:tcW w:w="1391" w:type="dxa"/>
            <w:shd w:val="clear" w:color="auto" w:fill="auto"/>
            <w:noWrap/>
            <w:vAlign w:val="bottom"/>
            <w:hideMark/>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roofErr w:type="spellEnd"/>
          </w:p>
        </w:tc>
        <w:tc>
          <w:tcPr>
            <w:tcW w:w="1114" w:type="dxa"/>
            <w:shd w:val="clear" w:color="auto" w:fill="auto"/>
            <w:noWrap/>
            <w:vAlign w:val="bottom"/>
            <w:hideMark/>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hideMark/>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hideMark/>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hideMark/>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hideMark/>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hideMark/>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hideMark/>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hideMark/>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833EB1">
        <w:trPr>
          <w:trHeight w:val="277"/>
        </w:trPr>
        <w:tc>
          <w:tcPr>
            <w:tcW w:w="1391" w:type="dxa"/>
            <w:shd w:val="clear" w:color="auto" w:fill="auto"/>
            <w:noWrap/>
            <w:vAlign w:val="bottom"/>
            <w:hideMark/>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roofErr w:type="spellEnd"/>
          </w:p>
        </w:tc>
        <w:tc>
          <w:tcPr>
            <w:tcW w:w="1114" w:type="dxa"/>
            <w:shd w:val="clear" w:color="auto" w:fill="auto"/>
            <w:noWrap/>
            <w:vAlign w:val="bottom"/>
            <w:hideMark/>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hideMark/>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hideMark/>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hideMark/>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hideMark/>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hideMark/>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hideMark/>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hideMark/>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2A2B64AD" w14:textId="3CDD5001" w:rsidR="005238D0" w:rsidRDefault="005238D0" w:rsidP="0088148A">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8"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9"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del w:id="26" w:author="Verburg, P.H." w:date="2020-01-10T09:12:00Z">
        <w:r w:rsidRPr="00FC3DD7" w:rsidDel="006F608E">
          <w:rPr>
            <w:rFonts w:cs="Times New Roman"/>
            <w:lang w:val="en-CA"/>
          </w:rPr>
          <w:delText>,</w:delText>
        </w:r>
      </w:del>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r>
        <w:rPr>
          <w:rFonts w:cs="Times New Roman"/>
        </w:rPr>
        <w:t>; thus, we limited our analyses to vertebrate species</w:t>
      </w:r>
      <w:r w:rsidRPr="00FC3DD7">
        <w:rPr>
          <w:rFonts w:cs="Times New Roman"/>
          <w:lang w:val="en-CA"/>
        </w:rPr>
        <w:t>.</w:t>
      </w:r>
    </w:p>
    <w:p w14:paraId="2AE9B9A7" w14:textId="574970B0"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27" w:name="_Hlk7000483"/>
      <w:r>
        <w:rPr>
          <w:rFonts w:cs="Times New Roman"/>
          <w:lang w:val="en-CA"/>
        </w:rPr>
        <w:t>, thus only focusing on stationary periods of the life cycle of migratory species</w:t>
      </w:r>
      <w:bookmarkEnd w:id="27"/>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28"/>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28"/>
      <w:r w:rsidR="006A29D0">
        <w:rPr>
          <w:rStyle w:val="CommentReference"/>
          <w:rFonts w:asciiTheme="minorHAnsi" w:eastAsiaTheme="minorHAnsi" w:hAnsiTheme="minorHAnsi" w:cstheme="minorBidi"/>
          <w:color w:val="auto"/>
          <w:lang w:val="en-CA" w:eastAsia="en-US"/>
        </w:rPr>
        <w:commentReference w:id="28"/>
      </w:r>
      <w:r w:rsidRPr="00FC3DD7">
        <w:rPr>
          <w:rFonts w:cs="Times New Roman"/>
          <w:lang w:val="en-CA"/>
        </w:rPr>
        <w:t xml:space="preserve">. </w:t>
      </w:r>
    </w:p>
    <w:p w14:paraId="1153015F" w14:textId="77777777" w:rsidR="00417AB4" w:rsidRPr="00CC38D3" w:rsidRDefault="00417AB4" w:rsidP="0088148A">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88148A">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0"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1"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29"/>
      <w:r w:rsidRPr="00065CFE">
        <w:rPr>
          <w:rFonts w:cs="Times New Roman"/>
        </w:rPr>
        <w:t xml:space="preserve">by selecting only areas belonging to IUCN protected area categories I–VI and having as status ‘designated’. </w:t>
      </w:r>
      <w:commentRangeEnd w:id="29"/>
      <w:r w:rsidR="00C55540">
        <w:rPr>
          <w:rStyle w:val="CommentReference"/>
          <w:rFonts w:asciiTheme="minorHAnsi" w:eastAsiaTheme="minorHAnsi" w:hAnsiTheme="minorHAnsi" w:cstheme="minorBidi"/>
          <w:color w:val="auto"/>
          <w:lang w:val="en-CA" w:eastAsia="en-US"/>
        </w:rPr>
        <w:commentReference w:id="29"/>
      </w: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30"/>
      <w:commentRangeStart w:id="31"/>
      <w:r>
        <w:rPr>
          <w:rFonts w:ascii="Times New Roman" w:hAnsi="Times New Roman" w:cs="Times New Roman"/>
          <w:i/>
          <w:iCs/>
          <w:sz w:val="24"/>
          <w:szCs w:val="24"/>
        </w:rPr>
        <w:t>Socioeconomic risk</w:t>
      </w:r>
      <w:commentRangeEnd w:id="30"/>
      <w:r w:rsidR="008B6FA5">
        <w:rPr>
          <w:rStyle w:val="CommentReference"/>
        </w:rPr>
        <w:commentReference w:id="30"/>
      </w:r>
    </w:p>
    <w:p w14:paraId="5FCB11EE" w14:textId="6640C2D6" w:rsidR="00A0557E" w:rsidRDefault="009B70B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commentRangeStart w:id="32"/>
    <w:p w14:paraId="11A209C9" w14:textId="7CD23A31" w:rsidR="00DD2BD4" w:rsidRDefault="005B072F" w:rsidP="0088148A">
      <w:pPr>
        <w:spacing w:line="480" w:lineRule="auto"/>
        <w:rPr>
          <w:rStyle w:val="Hyperlink"/>
        </w:rPr>
      </w:pPr>
      <w:r>
        <w:fldChar w:fldCharType="begin"/>
      </w:r>
      <w:r>
        <w:instrText xml:space="preserve"> HYPERLINK "https://datacatalog.worldbank.org/dataset/worldwide-governance-indicators" </w:instrText>
      </w:r>
      <w:r>
        <w:fldChar w:fldCharType="separate"/>
      </w:r>
      <w:r w:rsidR="004013F1">
        <w:rPr>
          <w:rStyle w:val="Hyperlink"/>
        </w:rPr>
        <w:t>https://datacatalog.worldbank.org/dataset/worldwide-governance-indicators</w:t>
      </w:r>
      <w:r>
        <w:rPr>
          <w:rStyle w:val="Hyperlink"/>
        </w:rPr>
        <w:fldChar w:fldCharType="end"/>
      </w:r>
      <w:commentRangeEnd w:id="32"/>
      <w:r w:rsidR="006F608E">
        <w:rPr>
          <w:rStyle w:val="CommentReference"/>
        </w:rPr>
        <w:commentReference w:id="32"/>
      </w:r>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31"/>
      <w:r w:rsidR="00CE2DB6">
        <w:rPr>
          <w:rStyle w:val="CommentReference"/>
        </w:rPr>
        <w:commentReference w:id="31"/>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302B376"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r the year 2000 (</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33" w:author="Verburg, P.H." w:date="2020-01-10T09:20:00Z">
        <w:r w:rsidR="006F608E">
          <w:rPr>
            <w:rFonts w:ascii="Times New Roman" w:hAnsi="Times New Roman" w:cs="Times New Roman"/>
            <w:sz w:val="24"/>
            <w:szCs w:val="24"/>
          </w:rPr>
          <w:t xml:space="preserve"> The modelling approach goes beyond other global land-use models by distinguishing land systems that combine land cover with indicators of land use. This way we are able to distinguish more realistically the mosaics of land use that are relevant to biodiversity.</w:t>
        </w:r>
      </w:ins>
      <w:r w:rsidRPr="008C2AA1">
        <w:rPr>
          <w:rFonts w:ascii="Times New Roman" w:hAnsi="Times New Roman" w:cs="Times New Roman"/>
          <w:sz w:val="24"/>
          <w:szCs w:val="24"/>
        </w:rPr>
        <w:t xml:space="preserve"> Changes in land-use are simulated using empirically quantified relations between land systems, biophysical location and socio-economic </w:t>
      </w:r>
      <w:r w:rsidRPr="008C2AA1">
        <w:rPr>
          <w:rFonts w:ascii="Times New Roman" w:hAnsi="Times New Roman" w:cs="Times New Roman"/>
          <w:sz w:val="24"/>
          <w:szCs w:val="24"/>
        </w:rPr>
        <w:lastRenderedPageBreak/>
        <w:t>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7777777" w:rsidR="00150A5D" w:rsidRPr="00A02D6F" w:rsidRDefault="00150A5D" w:rsidP="0088148A">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34"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34"/>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taken into account by incorporating change in temperate and precipitation drivers and in suitability for cropland conversion.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and the FAO’s database on Global Agro-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s="Times New Roman"/>
          <w:color w:val="auto"/>
          <w:lang w:val="en-CA"/>
        </w:rPr>
      </w:pPr>
      <w:commentRangeStart w:id="35"/>
      <w:r w:rsidRPr="008C2AA1">
        <w:rPr>
          <w:rFonts w:ascii="Times New Roman" w:hAnsi="Times New Roman" w:cs="Times New Roman"/>
          <w:color w:val="auto"/>
          <w:lang w:val="en-CA"/>
        </w:rPr>
        <w:lastRenderedPageBreak/>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35"/>
      <w:r w:rsidR="006F608E">
        <w:rPr>
          <w:rStyle w:val="CommentReference"/>
          <w:rFonts w:asciiTheme="minorHAnsi" w:hAnsiTheme="minorHAnsi" w:cstheme="minorBidi"/>
          <w:color w:val="auto"/>
          <w:lang w:val="en-CA"/>
        </w:rPr>
        <w:commentReference w:id="35"/>
      </w:r>
    </w:p>
    <w:p w14:paraId="428E6FDD" w14:textId="77777777" w:rsidR="003F0DC9" w:rsidRDefault="003F0DC9" w:rsidP="0088148A">
      <w:pPr>
        <w:pStyle w:val="Default"/>
        <w:spacing w:line="480" w:lineRule="auto"/>
        <w:rPr>
          <w:rFonts w:ascii="Times New Roman" w:hAnsi="Times New Roman" w:cs="Times New Roman"/>
          <w:color w:val="auto"/>
          <w:lang w:val="en-CA"/>
        </w:rPr>
      </w:pPr>
    </w:p>
    <w:p w14:paraId="6B3519C1" w14:textId="3CAA9924" w:rsidR="00150A5D" w:rsidRDefault="003F0DC9" w:rsidP="0088148A">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 xml:space="preserve">Each of the 23 </w:t>
      </w:r>
      <w:commentRangeStart w:id="36"/>
      <w:r>
        <w:rPr>
          <w:rFonts w:ascii="Times New Roman" w:hAnsi="Times New Roman" w:cs="Times New Roman"/>
          <w:color w:val="auto"/>
          <w:lang w:val="en-CA"/>
        </w:rPr>
        <w:t>land</w:t>
      </w:r>
      <w:commentRangeEnd w:id="36"/>
      <w:r w:rsidR="005B072F">
        <w:rPr>
          <w:rStyle w:val="CommentReference"/>
          <w:rFonts w:asciiTheme="minorHAnsi" w:hAnsiTheme="minorHAnsi" w:cstheme="minorBidi"/>
          <w:color w:val="auto"/>
          <w:lang w:val="en-CA"/>
        </w:rPr>
        <w:commentReference w:id="36"/>
      </w:r>
      <w:r>
        <w:rPr>
          <w:rFonts w:ascii="Times New Roman" w:hAnsi="Times New Roman" w:cs="Times New Roman"/>
          <w:color w:val="auto"/>
          <w:lang w:val="en-CA"/>
        </w:rPr>
        <w:t xml:space="preserve"> use classes was assigned a threat score, based on the following </w:t>
      </w:r>
      <w:commentRangeStart w:id="37"/>
      <w:r>
        <w:rPr>
          <w:rFonts w:ascii="Times New Roman" w:hAnsi="Times New Roman" w:cs="Times New Roman"/>
          <w:color w:val="auto"/>
          <w:lang w:val="en-CA"/>
        </w:rPr>
        <w:t>table</w:t>
      </w:r>
      <w:commentRangeEnd w:id="37"/>
      <w:r w:rsidR="005B072F">
        <w:rPr>
          <w:rStyle w:val="CommentReference"/>
          <w:rFonts w:asciiTheme="minorHAnsi" w:hAnsiTheme="minorHAnsi" w:cstheme="minorBidi"/>
          <w:color w:val="auto"/>
          <w:lang w:val="en-CA"/>
        </w:rPr>
        <w:commentReference w:id="37"/>
      </w:r>
      <w:r>
        <w:rPr>
          <w:rFonts w:ascii="Times New Roman" w:hAnsi="Times New Roman" w:cs="Times New Roman"/>
          <w:color w:val="auto"/>
          <w:lang w:val="en-CA"/>
        </w:rPr>
        <w:t>. The final threat score was comprised of crop, livestock and urban components, which were added to yield a final threat score.</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urban_part</w:t>
            </w:r>
            <w:proofErr w:type="spellEnd"/>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38"/>
      <w:r w:rsidR="00FE76AB">
        <w:rPr>
          <w:rFonts w:ascii="Times New Roman" w:hAnsi="Times New Roman" w:cs="Times New Roman"/>
          <w:sz w:val="24"/>
          <w:szCs w:val="24"/>
        </w:rPr>
        <w:t>current</w:t>
      </w:r>
      <w:commentRangeEnd w:id="38"/>
      <w:r w:rsidR="005B072F">
        <w:rPr>
          <w:rStyle w:val="CommentReference"/>
        </w:rPr>
        <w:commentReference w:id="38"/>
      </w:r>
      <w:r w:rsidR="00FE76AB">
        <w:rPr>
          <w:rFonts w:ascii="Times New Roman" w:hAnsi="Times New Roman" w:cs="Times New Roman"/>
          <w:sz w:val="24"/>
          <w:szCs w:val="24"/>
        </w:rPr>
        <w:t xml:space="preserve"> (1/3 weight) and future predictions (2/3 weight). </w:t>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climate change velocity from </w:t>
      </w:r>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r w:rsidR="002B223F">
        <w:rPr>
          <w:rFonts w:ascii="Times New Roman" w:hAnsi="Times New Roman" w:cs="Times New Roman"/>
          <w:sz w:val="24"/>
          <w:szCs w:val="24"/>
        </w:rPr>
        <w:t xml:space="preserve">We will also explore climate novelty and extreme metrics from Frank La </w:t>
      </w:r>
      <w:commentRangeStart w:id="39"/>
      <w:proofErr w:type="spellStart"/>
      <w:r w:rsidR="002B223F">
        <w:rPr>
          <w:rFonts w:ascii="Times New Roman" w:hAnsi="Times New Roman" w:cs="Times New Roman"/>
          <w:sz w:val="24"/>
          <w:szCs w:val="24"/>
        </w:rPr>
        <w:t>Sorte</w:t>
      </w:r>
      <w:commentRangeEnd w:id="39"/>
      <w:proofErr w:type="spellEnd"/>
      <w:r w:rsidR="005B072F">
        <w:rPr>
          <w:rStyle w:val="CommentReference"/>
        </w:rPr>
        <w:commentReference w:id="39"/>
      </w:r>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eneral problem formulation </w:t>
      </w:r>
      <w:commentRangeStart w:id="40"/>
      <w:r>
        <w:rPr>
          <w:rFonts w:ascii="Times New Roman" w:hAnsi="Times New Roman" w:cs="Times New Roman"/>
          <w:sz w:val="24"/>
          <w:szCs w:val="24"/>
        </w:rPr>
        <w:t>follows</w:t>
      </w:r>
      <w:commentRangeEnd w:id="40"/>
      <w:r w:rsidR="005B072F">
        <w:rPr>
          <w:rStyle w:val="CommentReference"/>
        </w:rPr>
        <w:commentReference w:id="40"/>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lastRenderedPageBreak/>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r>
        <w:rPr>
          <w:rFonts w:ascii="Times New Roman" w:hAnsi="Times New Roman" w:cs="Times New Roman"/>
          <w:sz w:val="24"/>
          <w:szCs w:val="24"/>
        </w:rPr>
        <w:t xml:space="preserve">For all scenarios we locked in current protected </w:t>
      </w:r>
      <w:commentRangeStart w:id="41"/>
      <w:r>
        <w:rPr>
          <w:rFonts w:ascii="Times New Roman" w:hAnsi="Times New Roman" w:cs="Times New Roman"/>
          <w:sz w:val="24"/>
          <w:szCs w:val="24"/>
        </w:rPr>
        <w:t>areas</w:t>
      </w:r>
      <w:commentRangeEnd w:id="41"/>
      <w:r w:rsidR="005B072F">
        <w:rPr>
          <w:rStyle w:val="CommentReference"/>
        </w:rPr>
        <w:commentReference w:id="41"/>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F20A71">
        <w:rPr>
          <w:rFonts w:ascii="Times New Roman" w:hAnsi="Times New Roman" w:cs="Times New Roman"/>
          <w:sz w:val="24"/>
          <w:szCs w:val="24"/>
        </w:rPr>
        <w:t xml:space="preserve"> 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42"/>
      <w:r w:rsidR="00D500D8">
        <w:rPr>
          <w:rFonts w:ascii="Times New Roman" w:hAnsi="Times New Roman" w:cs="Times New Roman"/>
          <w:sz w:val="24"/>
          <w:szCs w:val="24"/>
        </w:rPr>
        <w:t>showed</w:t>
      </w:r>
      <w:commentRangeEnd w:id="42"/>
      <w:r w:rsidR="005B072F">
        <w:rPr>
          <w:rStyle w:val="CommentReference"/>
        </w:rPr>
        <w:commentReference w:id="42"/>
      </w:r>
      <w:r w:rsidR="00D500D8">
        <w:rPr>
          <w:rFonts w:ascii="Times New Roman" w:hAnsi="Times New Roman" w:cs="Times New Roman"/>
          <w:sz w:val="24"/>
          <w:szCs w:val="24"/>
        </w:rPr>
        <w:t xml:space="preserve"> that reversing the priority order did not influence our results (supp mat).</w:t>
      </w:r>
      <w:r w:rsidR="00A03015" w:rsidRPr="00FD477F">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93BFB"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w:date="2019-12-19T14:42:00Z" w:initials="r">
    <w:p w14:paraId="0D814B9E" w14:textId="34859B70" w:rsidR="005B072F" w:rsidRDefault="005B072F">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p>
    <w:p w14:paraId="04A8E5B1" w14:textId="4E1DFC8E" w:rsidR="005B072F" w:rsidRDefault="005B072F">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5B072F" w:rsidRDefault="005B072F">
      <w:pPr>
        <w:pStyle w:val="CommentText"/>
      </w:pPr>
      <w:r w:rsidRPr="00071BCB">
        <w:t>https://www.nature.com/documents/nature-summary-paragraph.pdf</w:t>
      </w:r>
    </w:p>
  </w:comment>
  <w:comment w:id="2" w:author="Verburg, P.H." w:date="2020-01-10T07:51:00Z" w:initials="VP">
    <w:p w14:paraId="363F5B1D" w14:textId="51969D7A" w:rsidR="005B072F" w:rsidRDefault="005B072F">
      <w:pPr>
        <w:pStyle w:val="CommentText"/>
      </w:pPr>
      <w:r>
        <w:rPr>
          <w:rStyle w:val="CommentReference"/>
        </w:rPr>
        <w:annotationRef/>
      </w:r>
      <w:r>
        <w:t>I still agree with this statement, you can support it with the IPBES report reference in the main text. I do not think there is a need to nuance the urgency</w:t>
      </w:r>
    </w:p>
  </w:comment>
  <w:comment w:id="1" w:author="peter arcese" w:date="2020-01-09T13:41:00Z" w:initials="pa">
    <w:p w14:paraId="4F705A86" w14:textId="32FF8F99" w:rsidR="005B072F" w:rsidRDefault="005B072F">
      <w:pPr>
        <w:pStyle w:val="CommentText"/>
      </w:pPr>
      <w:r>
        <w:rPr>
          <w:rStyle w:val="CommentReference"/>
        </w:rPr>
        <w:annotationRef/>
      </w:r>
      <w:r>
        <w:t xml:space="preserve">not everyone feels this, in part because they don’t sense the urgency many other due; I’d be more inclusive. Also, whilst it is a race against time, given current evidence </w:t>
      </w:r>
      <w:proofErr w:type="spellStart"/>
      <w:r>
        <w:t>og</w:t>
      </w:r>
      <w:proofErr w:type="spellEnd"/>
      <w:r>
        <w:t xml:space="preserve"> deterioration of environment, I would use less ‘dramatic’ terms and instead cite key reviews making that clear with data: </w:t>
      </w:r>
      <w:proofErr w:type="spellStart"/>
      <w:r>
        <w:t>cf</w:t>
      </w:r>
      <w:proofErr w:type="spellEnd"/>
      <w:r>
        <w:t xml:space="preserve"> Rosenberg et al. 2019, </w:t>
      </w:r>
      <w:proofErr w:type="spellStart"/>
      <w:r>
        <w:t>Radichuck</w:t>
      </w:r>
      <w:proofErr w:type="spellEnd"/>
      <w:r>
        <w:t xml:space="preserve"> et al. 2019, and the one last year on global biodiversity decline.</w:t>
      </w:r>
    </w:p>
  </w:comment>
  <w:comment w:id="3" w:author="Verburg, P.H." w:date="2020-01-10T07:52:00Z" w:initials="VP">
    <w:p w14:paraId="29075958" w14:textId="2F268F42" w:rsidR="005B072F" w:rsidRDefault="005B072F">
      <w:pPr>
        <w:pStyle w:val="CommentText"/>
      </w:pPr>
      <w:r>
        <w:rPr>
          <w:rStyle w:val="CommentReference"/>
        </w:rPr>
        <w:annotationRef/>
      </w:r>
      <w:r>
        <w:t>Risky in what sense? The notion of risk here comes up without sufficient explanation and needs to be introduced the first time right</w:t>
      </w:r>
    </w:p>
  </w:comment>
  <w:comment w:id="4" w:author="peter arcese" w:date="2020-01-09T13:44:00Z" w:initials="pa">
    <w:p w14:paraId="74536E45" w14:textId="7DA8A276" w:rsidR="005B072F" w:rsidRDefault="005B072F">
      <w:pPr>
        <w:pStyle w:val="CommentText"/>
      </w:pPr>
      <w:r>
        <w:rPr>
          <w:rStyle w:val="CommentReference"/>
        </w:rPr>
        <w:annotationRef/>
      </w:r>
      <w:r>
        <w:t xml:space="preserve">Social and political risk are different things and I think </w:t>
      </w:r>
      <w:proofErr w:type="spellStart"/>
      <w:r>
        <w:t>congucating</w:t>
      </w:r>
      <w:proofErr w:type="spellEnd"/>
      <w:r>
        <w:t xml:space="preserve"> confuses more than clarifies aims here – I would try to insert a specific list of 3-4 words that make evident what you mean and why that matters (</w:t>
      </w:r>
      <w:proofErr w:type="spellStart"/>
      <w:r>
        <w:t>ie</w:t>
      </w:r>
      <w:proofErr w:type="spellEnd"/>
      <w:r>
        <w:t xml:space="preserve">., concepts which are self-evident risks).  </w:t>
      </w:r>
    </w:p>
  </w:comment>
  <w:comment w:id="5" w:author="peter arcese" w:date="2020-01-09T13:50:00Z" w:initials="pa">
    <w:p w14:paraId="10929A7D" w14:textId="50899B64" w:rsidR="005B072F" w:rsidRDefault="005B072F">
      <w:pPr>
        <w:pStyle w:val="CommentText"/>
      </w:pPr>
      <w:r>
        <w:rPr>
          <w:rStyle w:val="CommentReference"/>
        </w:rPr>
        <w:annotationRef/>
      </w:r>
      <w:r>
        <w:t>This word implies worse rather than simple continuing – I’d drop as proper citations above will make self-evident.</w:t>
      </w:r>
    </w:p>
  </w:comment>
  <w:comment w:id="6" w:author="Verburg, P.H." w:date="2020-01-10T07:53:00Z" w:initials="VP">
    <w:p w14:paraId="74935D62" w14:textId="5867BD91" w:rsidR="005B072F" w:rsidRDefault="005B072F">
      <w:pPr>
        <w:pStyle w:val="CommentText"/>
      </w:pPr>
      <w:r>
        <w:rPr>
          <w:rStyle w:val="CommentReference"/>
        </w:rPr>
        <w:annotationRef/>
      </w:r>
      <w:r>
        <w:t xml:space="preserve">This is largely true, but </w:t>
      </w:r>
      <w:proofErr w:type="spellStart"/>
      <w:r>
        <w:t>pls</w:t>
      </w:r>
      <w:proofErr w:type="spellEnd"/>
      <w:r>
        <w:t xml:space="preserve"> keep in mind the </w:t>
      </w:r>
      <w:proofErr w:type="spellStart"/>
      <w:r>
        <w:t>Pouzols</w:t>
      </w:r>
      <w:proofErr w:type="spellEnd"/>
      <w:r>
        <w:t xml:space="preserve"> et al paper that also used a second predicted land use change time slice in the prioritization as well as </w:t>
      </w:r>
      <w:hyperlink r:id="rId1" w:history="1">
        <w:r w:rsidRPr="00ED3070">
          <w:rPr>
            <w:rStyle w:val="Hyperlink"/>
          </w:rPr>
          <w:t>https://www.sciencedirect.com/science/article/abs/pii/S1470160X18300190?via%3Dihub</w:t>
        </w:r>
      </w:hyperlink>
    </w:p>
    <w:p w14:paraId="1B5B0F1E" w14:textId="74A34DE6" w:rsidR="005B072F" w:rsidRDefault="005B072F">
      <w:pPr>
        <w:pStyle w:val="CommentText"/>
      </w:pPr>
      <w:r>
        <w:t>This is important as this paper may for review end up in the Helsinki prioritization group, so good to acknowledge the work they are familiar with…..</w:t>
      </w:r>
    </w:p>
  </w:comment>
  <w:comment w:id="7" w:author="peter arcese" w:date="2020-01-09T13:52:00Z" w:initials="pa">
    <w:p w14:paraId="287F55B3" w14:textId="771E29C9" w:rsidR="005B072F" w:rsidRDefault="005B072F">
      <w:pPr>
        <w:pStyle w:val="CommentText"/>
      </w:pPr>
      <w:r>
        <w:rPr>
          <w:rStyle w:val="CommentReference"/>
        </w:rPr>
        <w:annotationRef/>
      </w:r>
      <w:r>
        <w:t xml:space="preserve">These are the kinds of terms which can be used above to make clear.  Moreover, papers in the 90’s by Clarke Gibson and Chris Barrett  (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w:t>
      </w:r>
      <w:proofErr w:type="spellStart"/>
      <w:r>
        <w:t>altnerative</w:t>
      </w:r>
      <w:proofErr w:type="spellEnd"/>
      <w:r>
        <w:t xml:space="preserve"> conservation investments </w:t>
      </w:r>
      <w:proofErr w:type="spellStart"/>
      <w:r>
        <w:t>explicity</w:t>
      </w:r>
      <w:proofErr w:type="spellEnd"/>
      <w:r>
        <w:t xml:space="preserve"> using stochastic models of climate and human behavior. Walters, Ludwig, and Colin Clarke developed a similar set of studies on fisheries management, whaling, etc.  May grow readership with appropriate references to that parallel literature.</w:t>
      </w:r>
    </w:p>
  </w:comment>
  <w:comment w:id="8" w:author="peter arcese" w:date="2020-01-09T13:57:00Z" w:initials="pa">
    <w:p w14:paraId="1D72E07F" w14:textId="138BD983" w:rsidR="005B072F" w:rsidRDefault="005B072F">
      <w:pPr>
        <w:pStyle w:val="CommentText"/>
      </w:pPr>
      <w:r>
        <w:rPr>
          <w:rStyle w:val="CommentReference"/>
        </w:rPr>
        <w:annotationRef/>
      </w:r>
      <w:r>
        <w:t>Statement is definitive; i.e., do you mean ‘all’ risks. I think I’d insert adjectives to be clearer about specific risks quantified herein, and name only those to remove a potential reviewer red flag</w:t>
      </w:r>
    </w:p>
  </w:comment>
  <w:comment w:id="9" w:author="richard" w:date="2019-12-19T14:43:00Z" w:initials="r">
    <w:p w14:paraId="35C5777D" w14:textId="7DDC1F9B" w:rsidR="005B072F" w:rsidRDefault="005B072F"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1" w:author="peter arcese" w:date="2020-01-09T13:59:00Z" w:initials="pa">
    <w:p w14:paraId="0083F285" w14:textId="189E72BE" w:rsidR="005B072F" w:rsidRDefault="005B072F">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w:t>
      </w:r>
      <w:proofErr w:type="spellStart"/>
      <w:r>
        <w:t>pg</w:t>
      </w:r>
      <w:proofErr w:type="spellEnd"/>
      <w:r>
        <w:t xml:space="preserve"> </w:t>
      </w:r>
    </w:p>
  </w:comment>
  <w:comment w:id="12" w:author="Verburg, P.H." w:date="2020-01-10T08:02:00Z" w:initials="VP">
    <w:p w14:paraId="60AFDC00" w14:textId="383C0D4B" w:rsidR="005B072F" w:rsidRDefault="005B072F">
      <w:pPr>
        <w:pStyle w:val="CommentText"/>
      </w:pPr>
      <w:r>
        <w:rPr>
          <w:rStyle w:val="CommentReference"/>
        </w:rPr>
        <w:annotationRef/>
      </w:r>
      <w:r>
        <w:t>I think we need a clearer statement of the types of risk we face, all is framed in the context of risk of biodiversity loss, but here we aim at risk of conservation success/efficiency</w:t>
      </w:r>
    </w:p>
  </w:comment>
  <w:comment w:id="14" w:author="Verburg, P.H." w:date="2020-01-10T08:05:00Z" w:initials="VP">
    <w:p w14:paraId="741234C2" w14:textId="3DEC4803" w:rsidR="005B072F" w:rsidRDefault="005B072F">
      <w:pPr>
        <w:pStyle w:val="CommentText"/>
      </w:pPr>
      <w:r>
        <w:rPr>
          <w:rStyle w:val="CommentReference"/>
        </w:rPr>
        <w:annotationRef/>
      </w:r>
      <w:r>
        <w:t xml:space="preserve">I like these sentences. Basically it states very clearly that we go beyond the classical cost-benefit towards a risk-based </w:t>
      </w:r>
      <w:proofErr w:type="spellStart"/>
      <w:r>
        <w:t>assesment</w:t>
      </w:r>
      <w:proofErr w:type="spellEnd"/>
    </w:p>
  </w:comment>
  <w:comment w:id="17" w:author="Verburg, P.H." w:date="2020-01-10T08:06:00Z" w:initials="VP">
    <w:p w14:paraId="300323ED" w14:textId="002EEFEB" w:rsidR="005B072F" w:rsidRDefault="005B072F">
      <w:pPr>
        <w:pStyle w:val="CommentText"/>
      </w:pPr>
      <w:r>
        <w:rPr>
          <w:rStyle w:val="CommentReference"/>
        </w:rPr>
        <w:annotationRef/>
      </w:r>
      <w:r>
        <w:t xml:space="preserve">Not sure if that is the right framing, as we also need to take risks in case the </w:t>
      </w:r>
      <w:proofErr w:type="spellStart"/>
      <w:r>
        <w:t>biodiv</w:t>
      </w:r>
      <w:proofErr w:type="spellEnd"/>
      <w:r>
        <w:t xml:space="preserve">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23B6AE90" w14:textId="6F8E8701" w:rsidR="005B072F" w:rsidRDefault="005B072F">
      <w:pPr>
        <w:pStyle w:val="CommentText"/>
      </w:pPr>
      <w:r>
        <w:t xml:space="preserve">&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w:t>
      </w:r>
      <w:hyperlink r:id="rId2" w:history="1">
        <w:r w:rsidRPr="00ED3070">
          <w:rPr>
            <w:rStyle w:val="Hyperlink"/>
          </w:rPr>
          <w:t>https://www.sciencedirect.com/science/article/pii/S1389934118304623</w:t>
        </w:r>
      </w:hyperlink>
    </w:p>
    <w:p w14:paraId="3215A985" w14:textId="77777777" w:rsidR="005B072F" w:rsidRDefault="005B072F">
      <w:pPr>
        <w:pStyle w:val="CommentText"/>
      </w:pPr>
    </w:p>
  </w:comment>
  <w:comment w:id="10" w:author="richard" w:date="2019-12-19T14:46:00Z" w:initials="r">
    <w:p w14:paraId="0A54EF7E" w14:textId="4D6DD56F" w:rsidR="005B072F" w:rsidRDefault="005B072F">
      <w:pPr>
        <w:pStyle w:val="CommentText"/>
      </w:pPr>
      <w:r>
        <w:rPr>
          <w:rStyle w:val="CommentReference"/>
        </w:rPr>
        <w:annotationRef/>
      </w:r>
      <w:r>
        <w:t>From Rachel</w:t>
      </w:r>
    </w:p>
  </w:comment>
  <w:comment w:id="28" w:author="richard" w:date="2020-01-06T15:31:00Z" w:initials="r">
    <w:p w14:paraId="4DD25A8C" w14:textId="4F9C02CD" w:rsidR="005B072F" w:rsidRDefault="005B072F">
      <w:pPr>
        <w:pStyle w:val="CommentText"/>
      </w:pPr>
      <w:r>
        <w:rPr>
          <w:rStyle w:val="CommentReference"/>
        </w:rPr>
        <w:annotationRef/>
      </w:r>
      <w:r>
        <w:t>Total: 30930</w:t>
      </w:r>
    </w:p>
  </w:comment>
  <w:comment w:id="29" w:author="richard" w:date="2020-01-06T15:24:00Z" w:initials="r">
    <w:p w14:paraId="7AC8633F" w14:textId="0B874732" w:rsidR="005B072F" w:rsidRDefault="005B072F">
      <w:pPr>
        <w:pStyle w:val="CommentText"/>
      </w:pPr>
      <w:r>
        <w:rPr>
          <w:rStyle w:val="CommentReference"/>
        </w:rPr>
        <w:annotationRef/>
      </w:r>
      <w:r>
        <w:t>Jeff, add details please.</w:t>
      </w:r>
    </w:p>
  </w:comment>
  <w:comment w:id="30" w:author="richard" w:date="2020-01-06T15:25:00Z" w:initials="r">
    <w:p w14:paraId="248B356B" w14:textId="4193570C" w:rsidR="005B072F" w:rsidRDefault="005B072F">
      <w:pPr>
        <w:pStyle w:val="CommentText"/>
      </w:pPr>
      <w:r>
        <w:rPr>
          <w:rStyle w:val="CommentReference"/>
        </w:rPr>
        <w:annotationRef/>
      </w:r>
      <w:r>
        <w:t>Rachel, Jeremy, details please</w:t>
      </w:r>
    </w:p>
  </w:comment>
  <w:comment w:id="32" w:author="Verburg, P.H." w:date="2020-01-10T09:16:00Z" w:initials="VP">
    <w:p w14:paraId="13939A1A" w14:textId="5B0C7DD4" w:rsidR="005B072F" w:rsidRDefault="005B072F">
      <w:pPr>
        <w:pStyle w:val="CommentText"/>
      </w:pPr>
      <w:r>
        <w:rPr>
          <w:rStyle w:val="CommentReference"/>
        </w:rPr>
        <w:annotationRef/>
      </w:r>
      <w:r>
        <w:t xml:space="preserve">I think it is a good strategy to hold on to the method used by the other paper. The </w:t>
      </w:r>
      <w:proofErr w:type="spellStart"/>
      <w:r>
        <w:t>worldbank</w:t>
      </w:r>
      <w:proofErr w:type="spellEnd"/>
      <w:r>
        <w:t xml:space="preserve"> indicator data are commonly used for this purposed and the ‘stability’ one has proven to tell something about investment decisions in the literature. We found a reasonable correlation also with irrigation investments. </w:t>
      </w:r>
    </w:p>
  </w:comment>
  <w:comment w:id="31" w:author="peter arcese" w:date="2020-01-09T14:16:00Z" w:initials="pa">
    <w:p w14:paraId="4D05CBB6" w14:textId="77777777" w:rsidR="005B072F" w:rsidRDefault="005B072F">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5B072F" w:rsidRDefault="005B072F">
      <w:pPr>
        <w:pStyle w:val="CommentText"/>
      </w:pPr>
    </w:p>
    <w:p w14:paraId="213887F5" w14:textId="33C68141" w:rsidR="005B072F" w:rsidRDefault="005B072F">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w:t>
      </w:r>
      <w:proofErr w:type="spellStart"/>
      <w:r>
        <w:t>dicsiplinary</w:t>
      </w:r>
      <w:proofErr w:type="spellEnd"/>
      <w:r>
        <w:t xml:space="preserve"> planners</w:t>
      </w:r>
    </w:p>
  </w:comment>
  <w:comment w:id="35" w:author="Verburg, P.H." w:date="2020-01-10T09:22:00Z" w:initials="VP">
    <w:p w14:paraId="38D4F045" w14:textId="47546D70" w:rsidR="005B072F" w:rsidRDefault="005B072F">
      <w:pPr>
        <w:pStyle w:val="CommentText"/>
      </w:pPr>
      <w:r>
        <w:rPr>
          <w:rStyle w:val="CommentReference"/>
        </w:rPr>
        <w:annotationRef/>
      </w:r>
      <w:r>
        <w:t>If needed we can shorten given that these scenarios are documented well in the literature</w:t>
      </w:r>
    </w:p>
  </w:comment>
  <w:comment w:id="36" w:author="Verburg, P.H." w:date="2020-01-10T09:23:00Z" w:initials="VP">
    <w:p w14:paraId="0607DC77" w14:textId="2F1D7B64" w:rsidR="005B072F" w:rsidRDefault="005B072F">
      <w:pPr>
        <w:pStyle w:val="CommentText"/>
      </w:pPr>
      <w:r>
        <w:rPr>
          <w:rStyle w:val="CommentReference"/>
        </w:rPr>
        <w:annotationRef/>
      </w:r>
      <w:r>
        <w:t xml:space="preserve">In the above you still mention the aggregation to 6 classes only, but here you use the full 23. </w:t>
      </w:r>
      <w:proofErr w:type="spellStart"/>
      <w:r>
        <w:t>Pls</w:t>
      </w:r>
      <w:proofErr w:type="spellEnd"/>
      <w:r>
        <w:t xml:space="preserve"> clarify</w:t>
      </w:r>
    </w:p>
  </w:comment>
  <w:comment w:id="37" w:author="Verburg, P.H." w:date="2020-01-10T09:23:00Z" w:initials="VP">
    <w:p w14:paraId="15FFA708" w14:textId="6C54962A" w:rsidR="005B072F" w:rsidRDefault="005B072F">
      <w:pPr>
        <w:pStyle w:val="CommentText"/>
      </w:pPr>
      <w:r>
        <w:rPr>
          <w:rStyle w:val="CommentReference"/>
        </w:rPr>
        <w:annotationRef/>
      </w:r>
      <w:r>
        <w:t xml:space="preserve">I think it is important to document on what this is based (expert judgement), and to what it differs from the scores used in the analysis of </w:t>
      </w:r>
      <w:proofErr w:type="spellStart"/>
      <w:r>
        <w:t>pousols</w:t>
      </w:r>
      <w:proofErr w:type="spellEnd"/>
    </w:p>
  </w:comment>
  <w:comment w:id="38" w:author="Verburg, P.H." w:date="2020-01-10T09:24:00Z" w:initials="VP">
    <w:p w14:paraId="33E50D36" w14:textId="30059FC3" w:rsidR="005B072F" w:rsidRDefault="005B072F">
      <w:pPr>
        <w:pStyle w:val="CommentText"/>
      </w:pPr>
      <w:r>
        <w:rPr>
          <w:rStyle w:val="CommentReference"/>
        </w:rPr>
        <w:annotationRef/>
      </w:r>
      <w:r>
        <w:t>You may want to specify if you used here the 2000 or the 2015 land use?</w:t>
      </w:r>
    </w:p>
  </w:comment>
  <w:comment w:id="39" w:author="Verburg, P.H." w:date="2020-01-10T09:27:00Z" w:initials="VP">
    <w:p w14:paraId="2BA7FD8C" w14:textId="67A7384B" w:rsidR="005B072F" w:rsidRDefault="005B072F">
      <w:pPr>
        <w:pStyle w:val="CommentText"/>
      </w:pPr>
      <w:r>
        <w:rPr>
          <w:rStyle w:val="CommentReference"/>
        </w:rPr>
        <w:annotationRef/>
      </w:r>
      <w:r>
        <w:t xml:space="preserve">We need some consistency in how we deal with risks. Do we just choose one or are going to do sensitivity analysis on multiple </w:t>
      </w:r>
      <w:proofErr w:type="spellStart"/>
      <w:r>
        <w:t>operationalizaitons</w:t>
      </w:r>
      <w:proofErr w:type="spellEnd"/>
      <w:r>
        <w:t xml:space="preserve"> of risk</w:t>
      </w:r>
    </w:p>
  </w:comment>
  <w:comment w:id="40" w:author="Verburg, P.H." w:date="2020-01-10T09:28:00Z" w:initials="VP">
    <w:p w14:paraId="4B8EC970" w14:textId="14A27A00" w:rsidR="005B072F" w:rsidRDefault="005B072F">
      <w:pPr>
        <w:pStyle w:val="CommentText"/>
      </w:pPr>
      <w:r>
        <w:rPr>
          <w:rStyle w:val="CommentReference"/>
        </w:rPr>
        <w:annotationRef/>
      </w:r>
      <w:r>
        <w:t>I think this part needs to indicate how this differs from common prioritization approaches. This sounds more like normal optimization.</w:t>
      </w:r>
    </w:p>
  </w:comment>
  <w:comment w:id="41" w:author="Verburg, P.H." w:date="2020-01-10T09:29:00Z" w:initials="VP">
    <w:p w14:paraId="0F4803AF" w14:textId="6495A6CD" w:rsidR="005B072F" w:rsidRDefault="005B072F">
      <w:pPr>
        <w:pStyle w:val="CommentText"/>
      </w:pPr>
      <w:r>
        <w:rPr>
          <w:rStyle w:val="CommentReference"/>
        </w:rPr>
        <w:annotationRef/>
      </w:r>
      <w:r>
        <w:t xml:space="preserve">The way </w:t>
      </w:r>
      <w:proofErr w:type="spellStart"/>
      <w:r>
        <w:t>complemenatarity</w:t>
      </w:r>
      <w:proofErr w:type="spellEnd"/>
      <w:r>
        <w:t xml:space="preserve"> of species is addressed (as that can differ a bit in different </w:t>
      </w:r>
      <w:proofErr w:type="spellStart"/>
      <w:r>
        <w:t>prioritizaiton</w:t>
      </w:r>
      <w:proofErr w:type="spellEnd"/>
      <w:r>
        <w:t xml:space="preserve"> algorithms) needs to be clarified</w:t>
      </w:r>
    </w:p>
  </w:comment>
  <w:comment w:id="42" w:author="Verburg, P.H." w:date="2020-01-10T09:29:00Z" w:initials="VP">
    <w:p w14:paraId="0254C057" w14:textId="02B3DD5E" w:rsidR="005B072F" w:rsidRDefault="005B072F">
      <w:pPr>
        <w:pStyle w:val="CommentText"/>
      </w:pPr>
      <w:r>
        <w:rPr>
          <w:rStyle w:val="CommentReference"/>
        </w:rPr>
        <w:annotationRef/>
      </w:r>
      <w:r>
        <w:t xml:space="preserve">Given this you may well say that any order is arbitrary and the hierarchy will differ regionally, but, if it is insensitive it is great and thus no </w:t>
      </w:r>
      <w:r>
        <w:t>problem</w:t>
      </w:r>
      <w:bookmarkStart w:id="43" w:name="_GoBack"/>
      <w:bookmarkEnd w:id="4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3A289D" w15:done="0"/>
  <w15:commentEx w15:paraId="363F5B1D" w15:done="0"/>
  <w15:commentEx w15:paraId="4F705A86" w15:done="0"/>
  <w15:commentEx w15:paraId="29075958" w15:done="0"/>
  <w15:commentEx w15:paraId="74536E45" w15:done="0"/>
  <w15:commentEx w15:paraId="10929A7D" w15:done="0"/>
  <w15:commentEx w15:paraId="1B5B0F1E" w15:done="0"/>
  <w15:commentEx w15:paraId="287F55B3" w15:done="0"/>
  <w15:commentEx w15:paraId="1D72E07F" w15:done="0"/>
  <w15:commentEx w15:paraId="35C5777D" w15:done="0"/>
  <w15:commentEx w15:paraId="0083F285" w15:done="0"/>
  <w15:commentEx w15:paraId="60AFDC00" w15:done="0"/>
  <w15:commentEx w15:paraId="741234C2" w15:done="0"/>
  <w15:commentEx w15:paraId="3215A985" w15:done="0"/>
  <w15:commentEx w15:paraId="0A54EF7E" w15:done="0"/>
  <w15:commentEx w15:paraId="4DD25A8C" w15:done="0"/>
  <w15:commentEx w15:paraId="7AC8633F" w15:done="0"/>
  <w15:commentEx w15:paraId="248B356B" w15:done="0"/>
  <w15:commentEx w15:paraId="13939A1A" w15:done="0"/>
  <w15:commentEx w15:paraId="213887F5" w15:done="0"/>
  <w15:commentEx w15:paraId="38D4F045" w15:done="0"/>
  <w15:commentEx w15:paraId="0607DC77" w15:done="0"/>
  <w15:commentEx w15:paraId="15FFA708" w15:done="0"/>
  <w15:commentEx w15:paraId="33E50D36" w15:done="0"/>
  <w15:commentEx w15:paraId="2BA7FD8C" w15:done="0"/>
  <w15:commentEx w15:paraId="4B8EC970" w15:done="0"/>
  <w15:commentEx w15:paraId="0F4803AF" w15:done="0"/>
  <w15:commentEx w15:paraId="0254C0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4F705A86" w16cid:durableId="21C1AC11"/>
  <w16cid:commentId w16cid:paraId="74536E45" w16cid:durableId="21C1ACC1"/>
  <w16cid:commentId w16cid:paraId="10929A7D" w16cid:durableId="21C1AE2E"/>
  <w16cid:commentId w16cid:paraId="287F55B3" w16cid:durableId="21C1AE88"/>
  <w16cid:commentId w16cid:paraId="1D72E07F" w16cid:durableId="21C1AFBE"/>
  <w16cid:commentId w16cid:paraId="35C5777D" w16cid:durableId="21A60B2E"/>
  <w16cid:commentId w16cid:paraId="0083F285" w16cid:durableId="21C1B03E"/>
  <w16cid:commentId w16cid:paraId="0A54EF7E" w16cid:durableId="21A60BBE"/>
  <w16cid:commentId w16cid:paraId="4DD25A8C" w16cid:durableId="21BDD13E"/>
  <w16cid:commentId w16cid:paraId="7AC8633F" w16cid:durableId="21BDCFC4"/>
  <w16cid:commentId w16cid:paraId="248B356B" w16cid:durableId="21BDCFD9"/>
  <w16cid:commentId w16cid:paraId="213887F5" w16cid:durableId="21C1B4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w15:presenceInfo w15:providerId="None" w15:userId="richard"/>
  </w15:person>
  <w15:person w15:author="Verburg, P.H.">
    <w15:presenceInfo w15:providerId="AD" w15:userId="S-1-5-21-2168278232-4161785195-1102373599-62769"/>
  </w15:person>
  <w15:person w15:author="peter arcese">
    <w15:presenceInfo w15:providerId="None" w15:userId="peter arce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16554"/>
    <w:rsid w:val="00022FF9"/>
    <w:rsid w:val="00032C62"/>
    <w:rsid w:val="00046914"/>
    <w:rsid w:val="00061058"/>
    <w:rsid w:val="00064124"/>
    <w:rsid w:val="00065CFE"/>
    <w:rsid w:val="00071BCB"/>
    <w:rsid w:val="00123D81"/>
    <w:rsid w:val="00150A5D"/>
    <w:rsid w:val="00173CD4"/>
    <w:rsid w:val="00191D11"/>
    <w:rsid w:val="001A3887"/>
    <w:rsid w:val="001A7CC2"/>
    <w:rsid w:val="001B4364"/>
    <w:rsid w:val="001B4C00"/>
    <w:rsid w:val="001C23DA"/>
    <w:rsid w:val="001C3406"/>
    <w:rsid w:val="001D0F29"/>
    <w:rsid w:val="00222361"/>
    <w:rsid w:val="00234FAF"/>
    <w:rsid w:val="00275D6A"/>
    <w:rsid w:val="00280E10"/>
    <w:rsid w:val="002A1C67"/>
    <w:rsid w:val="002B223F"/>
    <w:rsid w:val="002F2E87"/>
    <w:rsid w:val="00324D4D"/>
    <w:rsid w:val="00354042"/>
    <w:rsid w:val="00357294"/>
    <w:rsid w:val="00364791"/>
    <w:rsid w:val="00372915"/>
    <w:rsid w:val="00374E84"/>
    <w:rsid w:val="00390174"/>
    <w:rsid w:val="003A7123"/>
    <w:rsid w:val="003B5238"/>
    <w:rsid w:val="003C4DF2"/>
    <w:rsid w:val="003F0DC9"/>
    <w:rsid w:val="004013F1"/>
    <w:rsid w:val="00417AB4"/>
    <w:rsid w:val="0048124B"/>
    <w:rsid w:val="004A5EEE"/>
    <w:rsid w:val="004B0C98"/>
    <w:rsid w:val="004B4D7E"/>
    <w:rsid w:val="004C21A8"/>
    <w:rsid w:val="004E530F"/>
    <w:rsid w:val="00516BD0"/>
    <w:rsid w:val="005238D0"/>
    <w:rsid w:val="0053094B"/>
    <w:rsid w:val="00537683"/>
    <w:rsid w:val="005A2D04"/>
    <w:rsid w:val="005B072F"/>
    <w:rsid w:val="005D0B50"/>
    <w:rsid w:val="005D4502"/>
    <w:rsid w:val="006267BB"/>
    <w:rsid w:val="0065443F"/>
    <w:rsid w:val="006625F3"/>
    <w:rsid w:val="00682A20"/>
    <w:rsid w:val="006A29D0"/>
    <w:rsid w:val="006A6E5C"/>
    <w:rsid w:val="006F608E"/>
    <w:rsid w:val="00714B22"/>
    <w:rsid w:val="00721BAD"/>
    <w:rsid w:val="00722603"/>
    <w:rsid w:val="0073298F"/>
    <w:rsid w:val="00782808"/>
    <w:rsid w:val="007A76EC"/>
    <w:rsid w:val="007B57DB"/>
    <w:rsid w:val="007B667D"/>
    <w:rsid w:val="0080004E"/>
    <w:rsid w:val="00803BB9"/>
    <w:rsid w:val="0082609E"/>
    <w:rsid w:val="00833EB1"/>
    <w:rsid w:val="0084155F"/>
    <w:rsid w:val="008626B3"/>
    <w:rsid w:val="0088148A"/>
    <w:rsid w:val="008B1850"/>
    <w:rsid w:val="008B6FA5"/>
    <w:rsid w:val="008C03CB"/>
    <w:rsid w:val="008D024C"/>
    <w:rsid w:val="008D6FDD"/>
    <w:rsid w:val="008F18CE"/>
    <w:rsid w:val="00905D4C"/>
    <w:rsid w:val="00911E5C"/>
    <w:rsid w:val="00931BF7"/>
    <w:rsid w:val="00944C54"/>
    <w:rsid w:val="00946FCE"/>
    <w:rsid w:val="00961AEA"/>
    <w:rsid w:val="009721CF"/>
    <w:rsid w:val="00972CF8"/>
    <w:rsid w:val="00981CF9"/>
    <w:rsid w:val="009824DD"/>
    <w:rsid w:val="009852E1"/>
    <w:rsid w:val="009A677F"/>
    <w:rsid w:val="009B70B2"/>
    <w:rsid w:val="009C5097"/>
    <w:rsid w:val="009D13AC"/>
    <w:rsid w:val="009D6876"/>
    <w:rsid w:val="00A03015"/>
    <w:rsid w:val="00A0557E"/>
    <w:rsid w:val="00A06661"/>
    <w:rsid w:val="00A114BB"/>
    <w:rsid w:val="00A43FD6"/>
    <w:rsid w:val="00A45B5F"/>
    <w:rsid w:val="00A545B2"/>
    <w:rsid w:val="00A7101B"/>
    <w:rsid w:val="00A82922"/>
    <w:rsid w:val="00AC690B"/>
    <w:rsid w:val="00AF2C40"/>
    <w:rsid w:val="00AF6795"/>
    <w:rsid w:val="00B11B6F"/>
    <w:rsid w:val="00B155AA"/>
    <w:rsid w:val="00B56E67"/>
    <w:rsid w:val="00B60512"/>
    <w:rsid w:val="00B97891"/>
    <w:rsid w:val="00BC33AC"/>
    <w:rsid w:val="00BE6065"/>
    <w:rsid w:val="00C24289"/>
    <w:rsid w:val="00C44BAE"/>
    <w:rsid w:val="00C55540"/>
    <w:rsid w:val="00C7450E"/>
    <w:rsid w:val="00C809C8"/>
    <w:rsid w:val="00C815A1"/>
    <w:rsid w:val="00CA58D8"/>
    <w:rsid w:val="00CC38D3"/>
    <w:rsid w:val="00CE2DB6"/>
    <w:rsid w:val="00D203D9"/>
    <w:rsid w:val="00D306FB"/>
    <w:rsid w:val="00D31BD2"/>
    <w:rsid w:val="00D36015"/>
    <w:rsid w:val="00D36EBD"/>
    <w:rsid w:val="00D44420"/>
    <w:rsid w:val="00D500D8"/>
    <w:rsid w:val="00D56A32"/>
    <w:rsid w:val="00D76ADD"/>
    <w:rsid w:val="00D801C4"/>
    <w:rsid w:val="00D82778"/>
    <w:rsid w:val="00D86D26"/>
    <w:rsid w:val="00DA0438"/>
    <w:rsid w:val="00DC486E"/>
    <w:rsid w:val="00DD2BD4"/>
    <w:rsid w:val="00E144E9"/>
    <w:rsid w:val="00E3385D"/>
    <w:rsid w:val="00E34C55"/>
    <w:rsid w:val="00E43ABF"/>
    <w:rsid w:val="00E513BA"/>
    <w:rsid w:val="00E52175"/>
    <w:rsid w:val="00E564AC"/>
    <w:rsid w:val="00E93BFB"/>
    <w:rsid w:val="00EA2023"/>
    <w:rsid w:val="00ED6B98"/>
    <w:rsid w:val="00ED7C9C"/>
    <w:rsid w:val="00EE3731"/>
    <w:rsid w:val="00F20A71"/>
    <w:rsid w:val="00F64BF2"/>
    <w:rsid w:val="00FA3E57"/>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1389934118304623" TargetMode="External"/><Relationship Id="rId1" Type="http://schemas.openxmlformats.org/officeDocument/2006/relationships/hyperlink" Target="https://www.sciencedirect.com/science/article/abs/pii/S1470160X18300190?via%3Dihub"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iucnredlist.org/" TargetMode="Externa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protectedplanet.net" TargetMode="External"/><Relationship Id="rId5" Type="http://schemas.openxmlformats.org/officeDocument/2006/relationships/hyperlink" Target="mailto:richard.schuster@glel.carleton.ca" TargetMode="External"/><Relationship Id="rId15" Type="http://schemas.microsoft.com/office/2016/09/relationships/commentsIds" Target="commentsIds.xml"/><Relationship Id="rId10" Type="http://schemas.openxmlformats.org/officeDocument/2006/relationships/hyperlink" Target="http://gadm.org/" TargetMode="External"/><Relationship Id="rId4" Type="http://schemas.openxmlformats.org/officeDocument/2006/relationships/webSettings" Target="webSettings.xml"/><Relationship Id="rId9" Type="http://schemas.openxmlformats.org/officeDocument/2006/relationships/hyperlink" Target="http://www.birdlife.org/datazone/ho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B85A80-D42A-4512-A310-8435E9D9D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938</Words>
  <Characters>27161</Characters>
  <Application>Microsoft Office Word</Application>
  <DocSecurity>0</DocSecurity>
  <Lines>226</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Verburg, P.H.</cp:lastModifiedBy>
  <cp:revision>2</cp:revision>
  <dcterms:created xsi:type="dcterms:W3CDTF">2020-01-10T08:34:00Z</dcterms:created>
  <dcterms:modified xsi:type="dcterms:W3CDTF">2020-01-10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